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12A38C1D"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48AA619F" w14:textId="40F64FB3" w:rsidR="009871CA" w:rsidRDefault="00874A01" w:rsidP="009871CA">
      <w:pPr>
        <w:pStyle w:val="Heading1"/>
      </w:pPr>
      <w:r>
        <w:br w:type="page"/>
      </w:r>
      <w:bookmarkEnd w:id="7"/>
      <w:r w:rsidR="00BE18DF">
        <w:lastRenderedPageBreak/>
        <w:t>Figures</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77777777" w:rsidR="009871CA" w:rsidRPr="002C20EB" w:rsidRDefault="009871CA"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Pr>
          <w:highlight w:val="yellow"/>
        </w:rPr>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bookmarkStart w:id="8" w:name="_GoBack"/>
      <w:bookmarkEnd w:id="8"/>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AE205" w14:textId="77777777" w:rsidR="001C403E" w:rsidRDefault="001C403E">
      <w:pPr>
        <w:spacing w:after="0"/>
      </w:pPr>
      <w:r>
        <w:separator/>
      </w:r>
    </w:p>
  </w:endnote>
  <w:endnote w:type="continuationSeparator" w:id="0">
    <w:p w14:paraId="51DB8D85" w14:textId="77777777" w:rsidR="001C403E" w:rsidRDefault="001C403E">
      <w:pPr>
        <w:spacing w:after="0"/>
      </w:pPr>
      <w:r>
        <w:continuationSeparator/>
      </w:r>
    </w:p>
  </w:endnote>
  <w:endnote w:type="continuationNotice" w:id="1">
    <w:p w14:paraId="629393CC" w14:textId="77777777" w:rsidR="001C403E" w:rsidRDefault="001C403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83D357" w14:textId="77777777" w:rsidR="001C403E" w:rsidRDefault="001C403E">
      <w:r>
        <w:separator/>
      </w:r>
    </w:p>
  </w:footnote>
  <w:footnote w:type="continuationSeparator" w:id="0">
    <w:p w14:paraId="30518DB0" w14:textId="77777777" w:rsidR="001C403E" w:rsidRDefault="001C403E">
      <w:r>
        <w:continuationSeparator/>
      </w:r>
    </w:p>
  </w:footnote>
  <w:footnote w:type="continuationNotice" w:id="1">
    <w:p w14:paraId="1F7D5672" w14:textId="77777777" w:rsidR="001C403E" w:rsidRDefault="001C403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03E"/>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6DCB"/>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B976F-2AAB-9947-B617-195C38B832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23</Pages>
  <Words>25915</Words>
  <Characters>147721</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32</cp:revision>
  <cp:lastPrinted>2020-01-06T10:27:00Z</cp:lastPrinted>
  <dcterms:created xsi:type="dcterms:W3CDTF">2019-12-03T09:32:00Z</dcterms:created>
  <dcterms:modified xsi:type="dcterms:W3CDTF">2020-01-1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